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4490AF" w14:textId="75A7E966" w:rsidR="001D4194" w:rsidRPr="00D60AA0" w:rsidRDefault="001D4194" w:rsidP="001D4194">
      <w:pPr>
        <w:pStyle w:val="NoSpacing1"/>
        <w:rPr>
          <w:rFonts w:ascii="Arial" w:hAnsi="Arial" w:cs="Arial"/>
          <w:b/>
          <w:sz w:val="20"/>
          <w:szCs w:val="20"/>
          <w:u w:val="single"/>
          <w:lang w:val="en-ZA"/>
        </w:rPr>
      </w:pPr>
      <w:r>
        <w:rPr>
          <w:rFonts w:ascii="Arial" w:hAnsi="Arial" w:cs="Arial"/>
          <w:b/>
          <w:sz w:val="20"/>
          <w:szCs w:val="20"/>
        </w:rPr>
        <w:t>Supplementary Information</w:t>
      </w:r>
    </w:p>
    <w:p w14:paraId="1E6F6105" w14:textId="77777777" w:rsidR="001D4194" w:rsidRPr="00D60AA0" w:rsidRDefault="001D4194" w:rsidP="001D4194">
      <w:pPr>
        <w:pStyle w:val="NoSpacing1"/>
        <w:rPr>
          <w:rFonts w:ascii="Arial" w:hAnsi="Arial" w:cs="Arial"/>
          <w:b/>
          <w:sz w:val="20"/>
          <w:szCs w:val="20"/>
          <w:u w:val="single"/>
          <w:lang w:val="en-ZA"/>
        </w:rPr>
      </w:pPr>
    </w:p>
    <w:p w14:paraId="31E9AF52" w14:textId="773E8A58" w:rsidR="001D4194" w:rsidRPr="0038231C" w:rsidRDefault="001D4194" w:rsidP="001D4194">
      <w:pPr>
        <w:rPr>
          <w:rFonts w:ascii="Arial" w:hAnsi="Arial" w:cs="Arial"/>
          <w:color w:val="FF0000"/>
          <w:sz w:val="20"/>
          <w:szCs w:val="20"/>
          <w:u w:val="single"/>
          <w:lang w:val="en-ZA"/>
        </w:rPr>
      </w:pPr>
      <w:r w:rsidRPr="006155FA">
        <w:rPr>
          <w:rFonts w:ascii="Arial" w:hAnsi="Arial" w:cs="Arial"/>
          <w:sz w:val="20"/>
          <w:szCs w:val="20"/>
          <w:u w:val="single"/>
          <w:lang w:val="en-ZA"/>
        </w:rPr>
        <w:t xml:space="preserve">Table </w:t>
      </w:r>
      <w:r>
        <w:rPr>
          <w:rFonts w:ascii="Arial" w:hAnsi="Arial" w:cs="Arial"/>
          <w:sz w:val="20"/>
          <w:szCs w:val="20"/>
          <w:u w:val="single"/>
          <w:lang w:val="en-ZA"/>
        </w:rPr>
        <w:t>1</w:t>
      </w:r>
      <w:r w:rsidRPr="006155FA">
        <w:rPr>
          <w:rFonts w:ascii="Arial" w:hAnsi="Arial" w:cs="Arial"/>
          <w:sz w:val="20"/>
          <w:szCs w:val="20"/>
          <w:u w:val="single"/>
          <w:lang w:val="en-ZA"/>
        </w:rPr>
        <w:t xml:space="preserve"> –</w:t>
      </w:r>
      <w:r>
        <w:rPr>
          <w:rFonts w:ascii="Arial" w:hAnsi="Arial" w:cs="Arial"/>
          <w:sz w:val="20"/>
          <w:szCs w:val="20"/>
          <w:u w:val="single"/>
          <w:lang w:val="en-ZA"/>
        </w:rPr>
        <w:t xml:space="preserve"> </w:t>
      </w:r>
      <w:r>
        <w:rPr>
          <w:rFonts w:ascii="Arial" w:hAnsi="Arial" w:cs="Arial"/>
          <w:sz w:val="20"/>
          <w:szCs w:val="20"/>
          <w:u w:val="single"/>
          <w:lang w:val="en-ZA"/>
        </w:rPr>
        <w:t>Questionnaire for the assessment of</w:t>
      </w:r>
      <w:r w:rsidRPr="006155FA">
        <w:rPr>
          <w:rFonts w:ascii="Arial" w:hAnsi="Arial" w:cs="Arial"/>
          <w:sz w:val="20"/>
          <w:szCs w:val="20"/>
          <w:u w:val="single"/>
          <w:lang w:val="en-ZA"/>
        </w:rPr>
        <w:t xml:space="preserve"> </w:t>
      </w:r>
      <w:r>
        <w:rPr>
          <w:rFonts w:ascii="Arial" w:hAnsi="Arial" w:cs="Arial"/>
          <w:sz w:val="20"/>
          <w:szCs w:val="20"/>
          <w:u w:val="single"/>
          <w:lang w:val="en-ZA"/>
        </w:rPr>
        <w:t xml:space="preserve">institutional capacity to enhance appropriate antimicrobial use (adapted from </w:t>
      </w:r>
      <w:r w:rsidRPr="008D4263">
        <w:rPr>
          <w:rFonts w:ascii="Arial" w:hAnsi="Arial" w:cs="Arial"/>
          <w:sz w:val="20"/>
          <w:szCs w:val="20"/>
          <w:lang w:val="en-ZA"/>
        </w:rPr>
        <w:fldChar w:fldCharType="begin">
          <w:fldData xml:space="preserve">PEVuZE5vdGU+PENpdGU+PEF1dGhvcj5NYXNzZWxlPC9BdXRob3I+PFllYXI+MjAxNzwvWWVhcj48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</w:fldData>
        </w:fldChar>
      </w:r>
      <w:r>
        <w:rPr>
          <w:rFonts w:ascii="Arial" w:hAnsi="Arial" w:cs="Arial"/>
          <w:sz w:val="20"/>
          <w:szCs w:val="20"/>
          <w:lang w:val="en-ZA"/>
        </w:rPr>
        <w:instrText xml:space="preserve"> ADDIN EN.CITE </w:instrText>
      </w:r>
      <w:r>
        <w:rPr>
          <w:rFonts w:ascii="Arial" w:hAnsi="Arial" w:cs="Arial"/>
          <w:sz w:val="20"/>
          <w:szCs w:val="20"/>
          <w:lang w:val="en-ZA"/>
        </w:rPr>
        <w:fldChar w:fldCharType="begin">
          <w:fldData xml:space="preserve">PEVuZE5vdGU+PENpdGU+PEF1dGhvcj5NYXNzZWxlPC9BdXRob3I+PFllYXI+MjAxNzwvWWVhcj48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</w:fldData>
        </w:fldChar>
      </w:r>
      <w:r>
        <w:rPr>
          <w:rFonts w:ascii="Arial" w:hAnsi="Arial" w:cs="Arial"/>
          <w:sz w:val="20"/>
          <w:szCs w:val="20"/>
          <w:lang w:val="en-ZA"/>
        </w:rPr>
        <w:instrText xml:space="preserve"> ADDIN EN.CITE.DATA </w:instrText>
      </w:r>
      <w:r>
        <w:rPr>
          <w:rFonts w:ascii="Arial" w:hAnsi="Arial" w:cs="Arial"/>
          <w:sz w:val="20"/>
          <w:szCs w:val="20"/>
          <w:lang w:val="en-ZA"/>
        </w:rPr>
      </w:r>
      <w:r>
        <w:rPr>
          <w:rFonts w:ascii="Arial" w:hAnsi="Arial" w:cs="Arial"/>
          <w:sz w:val="20"/>
          <w:szCs w:val="20"/>
          <w:lang w:val="en-ZA"/>
        </w:rPr>
        <w:fldChar w:fldCharType="end"/>
      </w:r>
      <w:r w:rsidRPr="008D4263">
        <w:rPr>
          <w:rFonts w:ascii="Arial" w:hAnsi="Arial" w:cs="Arial"/>
          <w:sz w:val="20"/>
          <w:szCs w:val="20"/>
          <w:lang w:val="en-ZA"/>
        </w:rPr>
        <w:fldChar w:fldCharType="separate"/>
      </w:r>
      <w:r>
        <w:rPr>
          <w:rFonts w:ascii="Arial" w:hAnsi="Arial" w:cs="Arial"/>
          <w:noProof/>
          <w:sz w:val="20"/>
          <w:szCs w:val="20"/>
          <w:lang w:val="en-ZA"/>
        </w:rPr>
        <w:t>(1-3)</w:t>
      </w:r>
      <w:r w:rsidRPr="008D4263">
        <w:rPr>
          <w:rFonts w:ascii="Arial" w:hAnsi="Arial" w:cs="Arial"/>
          <w:sz w:val="20"/>
          <w:szCs w:val="20"/>
          <w:lang w:val="en-ZA"/>
        </w:rPr>
        <w:fldChar w:fldCharType="end"/>
      </w:r>
    </w:p>
    <w:p w14:paraId="6CF7A099" w14:textId="77777777" w:rsidR="001D4194" w:rsidRDefault="001D4194" w:rsidP="001D4194">
      <w:pPr>
        <w:pStyle w:val="NoSpacing1"/>
        <w:rPr>
          <w:rFonts w:ascii="Arial" w:eastAsia="Calibri" w:hAnsi="Arial" w:cs="Arial"/>
          <w:sz w:val="20"/>
          <w:szCs w:val="20"/>
          <w:lang w:val="en-ZA"/>
        </w:rPr>
      </w:pPr>
    </w:p>
    <w:tbl>
      <w:tblPr>
        <w:tblW w:w="9059" w:type="dxa"/>
        <w:jc w:val="center"/>
        <w:tblLook w:val="04A0" w:firstRow="1" w:lastRow="0" w:firstColumn="1" w:lastColumn="0" w:noHBand="0" w:noVBand="1"/>
      </w:tblPr>
      <w:tblGrid>
        <w:gridCol w:w="477"/>
        <w:gridCol w:w="5452"/>
        <w:gridCol w:w="2137"/>
        <w:gridCol w:w="993"/>
      </w:tblGrid>
      <w:tr w:rsidR="001D4194" w:rsidRPr="005F6006" w14:paraId="46C07935" w14:textId="77777777" w:rsidTr="00840185">
        <w:trPr>
          <w:trHeight w:val="20"/>
          <w:jc w:val="center"/>
        </w:trPr>
        <w:tc>
          <w:tcPr>
            <w:tcW w:w="592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2D8F62E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A0132E">
              <w:rPr>
                <w:rFonts w:ascii="Book Antiqua" w:eastAsia="Times New Roman" w:hAnsi="Book Antiqua" w:cs="Tahoma"/>
                <w:b/>
                <w:color w:val="000000"/>
                <w:sz w:val="16"/>
                <w:szCs w:val="16"/>
              </w:rPr>
              <w:t>PPS Antibiotic Utilization Study in Botswana</w:t>
            </w:r>
          </w:p>
        </w:tc>
        <w:tc>
          <w:tcPr>
            <w:tcW w:w="313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69326F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HOSPITAL CODE:</w:t>
            </w:r>
          </w:p>
        </w:tc>
      </w:tr>
      <w:tr w:rsidR="001D4194" w:rsidRPr="005F6006" w14:paraId="27BE1797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6B886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No.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11D773" w14:textId="77777777" w:rsidR="001D4194" w:rsidRPr="00A524AF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sz w:val="16"/>
                <w:szCs w:val="16"/>
              </w:rPr>
            </w:pPr>
            <w:r w:rsidRPr="00A524AF">
              <w:rPr>
                <w:rFonts w:ascii="Book Antiqua" w:eastAsia="Times New Roman" w:hAnsi="Book Antiqua" w:cs="Tahoma"/>
                <w:sz w:val="16"/>
                <w:szCs w:val="16"/>
              </w:rPr>
              <w:t>(Answer "Yes" or "No" and provide simple counts to the questions below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8350C2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Responses</w:t>
            </w:r>
          </w:p>
        </w:tc>
      </w:tr>
      <w:tr w:rsidR="001D4194" w:rsidRPr="005F6006" w14:paraId="3D926E6B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BD219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D7E58A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Does your facility have a formal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ASP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accountable for ensuring appropriate antimicrobial use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DE4E1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39A75E45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2E141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8410C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Does your facility have a formal organizational structure responsible for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ASPs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43950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6F271F91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85D59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3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208D4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s an antimicrobial stewardship team available at your facility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9A3A1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240B67B7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2F3D6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4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143D0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Is there a physician identified as a leader for antimicrobial stewardship activities at your facility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3720F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2697AC53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6AF2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A0C37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f no who is providing the leadership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3516D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688AC090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AAB0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5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FA181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s there a microbiologist accessible from your facility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39EAA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0A50A0EE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A483A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6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1B2D5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s there a pharmacist responsible for ensuring appropriate antimicrobial use at your facility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68673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20D310D9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A71F3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7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2468E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Does your facility provide any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financial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support for dedicated time for antimicrobial stewardship activities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96FCE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23CD7E66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3A1498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8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4FB2A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Does your facility have IT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capability to support the needs of the antimicrobial stewardship activities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43BF7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37CE045A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6D8B6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9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6486CB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Is there a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m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crobiology division functioning in lab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4214A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4AC3335F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9BCE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0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2092FB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What is the total number of culture tests conducted in the past 3 months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in your facility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36F57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5C1921A3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6AA64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1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1380DD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Was there a continuous supply of reagents for culture media available in the last 3 months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in your facility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38382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041A04D2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C5D87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2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0CF2CB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Number of days in the past 3 months when cultures could not be performed due to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the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unavailability of ingredients for preparing the culture media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AF4B2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1C7CDF37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7973D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3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B1FA95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Was there a continuous supply of Antibiotic Discs for conducting sensitivity tests made in the hospital in the last 3 months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724D4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363C8AF5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C00BE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4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0568F6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Number of days when Sensitivity Tests could not be performed due to an unavailability of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a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ntibiotic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d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scs in the last 3 months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8B3F6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7BD37A92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BA162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5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5B1847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Number of days when Sensitivity Tests could not be performed due to a breakdown of equipment in the past 3 months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in your facility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F0FF1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1A81D1B2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23410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6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6441ED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Was the Botswana Antimicrobial Guidelines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readily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available in the ward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s in your facility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? </w:t>
            </w: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(Can be electronic or hard copy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1DB2C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157AC054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661AD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7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EDCC50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Is there a functioning Infection Prevention &amp; Control Committee in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your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hospital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4082E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3ABA69BF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11469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8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E8B4F7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Is there a functioning Drugs and Therapeutics Committee in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your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hospital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36A1B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238E458E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77995C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19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431126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Was the current Botswana Essential Drug List June 2016 version available/accessible in the ward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s in your hospital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5B78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71992629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F2311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0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10BC7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Does your facility have facility-specific treatment recommendations based on local antimicrobial susceptibility to assist with antimicrobial selection for common clinical conditions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DD1DF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6C3E4DE4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9DE0B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1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81C3E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Does your facility have a written policy that requires prescribers to document an indication in the medical record or during order entry for all antimicrobial prescriptions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064F9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79CA865F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F0ED4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2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89D2D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Is it routine practice for specified antimicrobial agents to be approved by a physician or pharmacist in your facility </w:t>
            </w: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(e.g.</w:t>
            </w:r>
            <w:r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preauthorization)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2B01A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5DE870D3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1DBCD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3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AA39E4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Is there a formal procedure for a physician, pharmacist, or other staff member to review the appropriateness of an antimicrobial at or after 48 hours from the initial order </w:t>
            </w: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(</w:t>
            </w:r>
            <w:r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 xml:space="preserve">e.g. </w:t>
            </w: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post-prescription review)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BA150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5EF3CBFF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D24BF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4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B781E9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Were the antimicrobial guidelines used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in the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wards to help with empiric decision making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(building on question 16)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FAF46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360472F5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5DEFC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5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A8523A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Was there a current antibiogram available in the hospital </w:t>
            </w:r>
            <w:r w:rsidRPr="00234626">
              <w:rPr>
                <w:rFonts w:ascii="Book Antiqua" w:eastAsia="Times New Roman" w:hAnsi="Book Antiqua" w:cs="Tahoma"/>
                <w:b/>
                <w:bCs/>
                <w:color w:val="000000"/>
                <w:sz w:val="16"/>
                <w:szCs w:val="16"/>
              </w:rPr>
              <w:t>(with data from last 12 months)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72507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4D7DAB7F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AECAE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6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16BA96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Was there any continuing education provided to prescribers on local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a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ntimicrobial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r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esistance pattern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s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to improve decision making in the past 12 months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0CB22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551CBEA8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9004D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7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D69A7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Has your facility produced a cumulative antimicrobial susceptibility report in the past year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B2A2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050D539C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B1E7A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8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D1A4A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Does your facility monitor if the indication is captured in the medical record for all antimicrobial prescriptions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67F4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3377A980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D3D78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29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C0E79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Does your facility audit or review surgical antimicrobial prophylaxis choice and duration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3DE65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04D2F50D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E610E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E097D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Are results of antimicrobial audits or reviews communicated directly with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the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prescribers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ECB1D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1072373B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F9B36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31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235E4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Does your facility 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regularly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monitor antimicrobial use by grams (Defined Daily Dose [DDD]) or counts (Days of Therapy [DOT]) of antimicrobial(s) by patients per days?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A4C69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  <w:tr w:rsidR="001D4194" w:rsidRPr="005F6006" w14:paraId="2D26656A" w14:textId="77777777" w:rsidTr="00840185">
        <w:trPr>
          <w:trHeight w:val="20"/>
          <w:jc w:val="center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D992B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32</w:t>
            </w:r>
          </w:p>
        </w:tc>
        <w:tc>
          <w:tcPr>
            <w:tcW w:w="758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9CC14" w14:textId="77777777" w:rsidR="001D4194" w:rsidRPr="00234626" w:rsidRDefault="001D4194" w:rsidP="00840185">
            <w:pPr>
              <w:spacing w:after="0" w:line="240" w:lineRule="auto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Has an annual report focused on antimicrobial stewardship</w:t>
            </w:r>
            <w:r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 xml:space="preserve"> </w:t>
            </w: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been produced for your facility in the past year?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703B7" w14:textId="77777777" w:rsidR="001D4194" w:rsidRPr="00234626" w:rsidRDefault="001D4194" w:rsidP="00840185">
            <w:pPr>
              <w:spacing w:after="0" w:line="240" w:lineRule="auto"/>
              <w:jc w:val="center"/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</w:pPr>
            <w:r w:rsidRPr="00234626">
              <w:rPr>
                <w:rFonts w:ascii="Book Antiqua" w:eastAsia="Times New Roman" w:hAnsi="Book Antiqua" w:cs="Tahoma"/>
                <w:color w:val="000000"/>
                <w:sz w:val="16"/>
                <w:szCs w:val="16"/>
              </w:rPr>
              <w:t> </w:t>
            </w:r>
          </w:p>
        </w:tc>
      </w:tr>
    </w:tbl>
    <w:p w14:paraId="350D567F" w14:textId="77777777" w:rsidR="001D4194" w:rsidRPr="009E2CC0" w:rsidRDefault="001D4194" w:rsidP="001D4194">
      <w:pPr>
        <w:pStyle w:val="NoSpacing1"/>
        <w:rPr>
          <w:rFonts w:ascii="Arial" w:eastAsia="Calibri" w:hAnsi="Arial" w:cs="Arial"/>
          <w:sz w:val="18"/>
          <w:szCs w:val="18"/>
          <w:lang w:val="en-ZA"/>
        </w:rPr>
      </w:pPr>
      <w:r w:rsidRPr="009E2CC0">
        <w:rPr>
          <w:rFonts w:ascii="Arial" w:eastAsia="Calibri" w:hAnsi="Arial" w:cs="Arial"/>
          <w:sz w:val="18"/>
          <w:szCs w:val="18"/>
          <w:lang w:val="en-ZA"/>
        </w:rPr>
        <w:t>NB: ASPs = Antimicrobial stewardship programmes</w:t>
      </w:r>
    </w:p>
    <w:p w14:paraId="5BBC0872" w14:textId="77777777" w:rsidR="001D4194" w:rsidRDefault="001D4194" w:rsidP="001D4194">
      <w:pPr>
        <w:pStyle w:val="NoSpacing1"/>
        <w:rPr>
          <w:rFonts w:ascii="Arial" w:eastAsia="Calibri" w:hAnsi="Arial" w:cs="Arial"/>
          <w:b/>
          <w:i/>
          <w:sz w:val="20"/>
          <w:szCs w:val="20"/>
          <w:lang w:val="en-ZA"/>
        </w:rPr>
      </w:pPr>
    </w:p>
    <w:p w14:paraId="579CF419" w14:textId="77777777" w:rsidR="001D4194" w:rsidRDefault="001D4194" w:rsidP="001D4194">
      <w:pPr>
        <w:pStyle w:val="NoSpacing"/>
      </w:pPr>
    </w:p>
    <w:p w14:paraId="6EDF14B8" w14:textId="77777777" w:rsidR="001D4194" w:rsidRDefault="001D4194"/>
    <w:p w14:paraId="27A00F18" w14:textId="77777777" w:rsidR="001D4194" w:rsidRDefault="001D4194"/>
    <w:p w14:paraId="629D1229" w14:textId="77777777" w:rsidR="001D4194" w:rsidRPr="001D4194" w:rsidRDefault="001D4194" w:rsidP="001D4194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1D4194">
        <w:t>1.</w:t>
      </w:r>
      <w:r w:rsidRPr="001D4194">
        <w:tab/>
        <w:t>Massele A, Tiroyakgosi C, Matome M, Desta A, Muller A, Paramadhas BD, et al. Research activities to improve the utilization of antibiotics in Africa. Expert review of pharmacoeconomics &amp; outcomes research. 2017;17(1):1-4.</w:t>
      </w:r>
    </w:p>
    <w:p w14:paraId="08485AE1" w14:textId="7564B527" w:rsidR="001D4194" w:rsidRPr="001D4194" w:rsidRDefault="001D4194" w:rsidP="001D4194">
      <w:pPr>
        <w:pStyle w:val="EndNoteBibliography"/>
        <w:spacing w:after="0"/>
      </w:pPr>
      <w:r w:rsidRPr="001D4194">
        <w:t>2.</w:t>
      </w:r>
      <w:r w:rsidRPr="001D4194">
        <w:tab/>
        <w:t xml:space="preserve">ECDC. Point prevalence survey of healthcare-associated infections and antimicrobial use in European acute care hospitals. Available at URL: </w:t>
      </w:r>
      <w:hyperlink r:id="rId4" w:history="1">
        <w:r w:rsidRPr="001D4194">
          <w:rPr>
            <w:rStyle w:val="Hyperlink"/>
          </w:rPr>
          <w:t>http://ecdc.europa.eu/en/publications/Publications/PPS-HAI-antimicrobial-use-EU-acute-care-hospitals-V5-3.pdf</w:t>
        </w:r>
      </w:hyperlink>
      <w:r w:rsidRPr="001D4194">
        <w:t xml:space="preserve">  </w:t>
      </w:r>
      <w:bookmarkStart w:id="0" w:name="_GoBack"/>
      <w:bookmarkEnd w:id="0"/>
    </w:p>
    <w:p w14:paraId="2FF13AF7" w14:textId="77777777" w:rsidR="001D4194" w:rsidRPr="001D4194" w:rsidRDefault="001D4194" w:rsidP="001D4194">
      <w:pPr>
        <w:pStyle w:val="EndNoteBibliography"/>
      </w:pPr>
      <w:r w:rsidRPr="001D4194">
        <w:t>3.</w:t>
      </w:r>
      <w:r w:rsidRPr="001D4194">
        <w:tab/>
        <w:t>Versporten A, Zarb P, Caniaux I, Gros MF, Drapier N, Miller M, et al. Antimicrobial consumption and resistance in adult hospital inpatients in 53 countries: results of an internet-based global point prevalence survey. The Lancet Global health. 2018;6(6):e619-e29.</w:t>
      </w:r>
    </w:p>
    <w:p w14:paraId="129665D7" w14:textId="7031575B" w:rsidR="008948AE" w:rsidRDefault="001D4194">
      <w:r>
        <w:fldChar w:fldCharType="end"/>
      </w:r>
    </w:p>
    <w:sectPr w:rsidR="008948AE" w:rsidSect="00801533">
      <w:footerReference w:type="default" r:id="rId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4D587F" w14:textId="77777777" w:rsidR="00041B86" w:rsidRDefault="00CE6D18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9</w:t>
    </w:r>
    <w:r>
      <w:rPr>
        <w:noProof/>
      </w:rPr>
      <w:fldChar w:fldCharType="end"/>
    </w:r>
  </w:p>
  <w:p w14:paraId="2148CBD1" w14:textId="77777777" w:rsidR="00041B86" w:rsidRDefault="00CE6D18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tewz5eed050ueewv75axahvav02sewvwrv&quot;&gt;My EndNote Library&lt;record-ids&gt;&lt;item&gt;25&lt;/item&gt;&lt;item&gt;842&lt;/item&gt;&lt;item&gt;3638&lt;/item&gt;&lt;/record-ids&gt;&lt;/item&gt;&lt;/Libraries&gt;"/>
  </w:docVars>
  <w:rsids>
    <w:rsidRoot w:val="001D4194"/>
    <w:rsid w:val="001D4194"/>
    <w:rsid w:val="008948AE"/>
    <w:rsid w:val="00CE6D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303874"/>
  <w15:chartTrackingRefBased/>
  <w15:docId w15:val="{A37671F3-EDF3-4DF9-A843-B94D484918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4194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1D4194"/>
    <w:pPr>
      <w:spacing w:after="0" w:line="240" w:lineRule="auto"/>
    </w:pPr>
    <w:rPr>
      <w:rFonts w:ascii="Calibri" w:eastAsia="Calibri" w:hAnsi="Calibri" w:cs="Times New Roman"/>
      <w:lang w:val="en-US"/>
    </w:rPr>
  </w:style>
  <w:style w:type="character" w:customStyle="1" w:styleId="NoSpacingChar">
    <w:name w:val="No Spacing Char"/>
    <w:link w:val="NoSpacing"/>
    <w:uiPriority w:val="1"/>
    <w:locked/>
    <w:rsid w:val="001D4194"/>
    <w:rPr>
      <w:rFonts w:ascii="Calibri" w:eastAsia="Calibri" w:hAnsi="Calibri" w:cs="Times New Roman"/>
      <w:lang w:val="en-US"/>
    </w:rPr>
  </w:style>
  <w:style w:type="paragraph" w:customStyle="1" w:styleId="NoSpacing1">
    <w:name w:val="No Spacing1"/>
    <w:link w:val="NoSpacing1Char"/>
    <w:qFormat/>
    <w:rsid w:val="001D4194"/>
    <w:pPr>
      <w:spacing w:after="0" w:line="240" w:lineRule="auto"/>
    </w:pPr>
    <w:rPr>
      <w:rFonts w:ascii="Times New Roman" w:eastAsia="Times New Roman" w:hAnsi="Times New Roman" w:cs="Times New Roman"/>
      <w:lang w:val="nl-BE" w:eastAsia="nl-BE"/>
    </w:rPr>
  </w:style>
  <w:style w:type="character" w:customStyle="1" w:styleId="NoSpacing1Char">
    <w:name w:val="No Spacing1 Char"/>
    <w:link w:val="NoSpacing1"/>
    <w:rsid w:val="001D4194"/>
    <w:rPr>
      <w:rFonts w:ascii="Times New Roman" w:eastAsia="Times New Roman" w:hAnsi="Times New Roman" w:cs="Times New Roman"/>
      <w:lang w:val="nl-BE" w:eastAsia="nl-BE"/>
    </w:rPr>
  </w:style>
  <w:style w:type="paragraph" w:styleId="Footer">
    <w:name w:val="footer"/>
    <w:basedOn w:val="Normal"/>
    <w:link w:val="FooterChar"/>
    <w:uiPriority w:val="99"/>
    <w:unhideWhenUsed/>
    <w:rsid w:val="001D41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4194"/>
    <w:rPr>
      <w:rFonts w:ascii="Calibri" w:eastAsia="Calibri" w:hAnsi="Calibri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1D4194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NoSpacing1Char"/>
    <w:link w:val="EndNoteBibliographyTitle"/>
    <w:rsid w:val="001D4194"/>
    <w:rPr>
      <w:rFonts w:ascii="Calibri" w:eastAsia="Calibri" w:hAnsi="Calibri" w:cs="Calibri"/>
      <w:noProof/>
      <w:lang w:val="en-US" w:eastAsia="nl-BE"/>
    </w:rPr>
  </w:style>
  <w:style w:type="paragraph" w:customStyle="1" w:styleId="EndNoteBibliography">
    <w:name w:val="EndNote Bibliography"/>
    <w:basedOn w:val="Normal"/>
    <w:link w:val="EndNoteBibliographyChar"/>
    <w:rsid w:val="001D4194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NoSpacing1Char"/>
    <w:link w:val="EndNoteBibliography"/>
    <w:rsid w:val="001D4194"/>
    <w:rPr>
      <w:rFonts w:ascii="Calibri" w:eastAsia="Calibri" w:hAnsi="Calibri" w:cs="Calibri"/>
      <w:noProof/>
      <w:lang w:val="en-US" w:eastAsia="nl-BE"/>
    </w:rPr>
  </w:style>
  <w:style w:type="character" w:styleId="Hyperlink">
    <w:name w:val="Hyperlink"/>
    <w:basedOn w:val="DefaultParagraphFont"/>
    <w:uiPriority w:val="99"/>
    <w:unhideWhenUsed/>
    <w:rsid w:val="001D419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419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hyperlink" Target="http://ecdc.europa.eu/en/publications/Publications/PPS-HAI-antimicrobial-use-EU-acute-care-hospitals-V5-3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69</Words>
  <Characters>438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Godman</dc:creator>
  <cp:keywords/>
  <dc:description/>
  <cp:lastModifiedBy>Brian Godman</cp:lastModifiedBy>
  <cp:revision>2</cp:revision>
  <dcterms:created xsi:type="dcterms:W3CDTF">2019-06-18T04:57:00Z</dcterms:created>
  <dcterms:modified xsi:type="dcterms:W3CDTF">2019-06-18T04:59:00Z</dcterms:modified>
</cp:coreProperties>
</file>